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10289" w:type="dxa"/>
        <w:jc w:val="center"/>
        <w:tblLook w:val="04A0" w:firstRow="1" w:lastRow="0" w:firstColumn="1" w:lastColumn="0" w:noHBand="0" w:noVBand="1"/>
      </w:tblPr>
      <w:tblGrid>
        <w:gridCol w:w="1713"/>
        <w:gridCol w:w="1554"/>
        <w:gridCol w:w="1411"/>
        <w:gridCol w:w="1134"/>
        <w:gridCol w:w="567"/>
        <w:gridCol w:w="567"/>
        <w:gridCol w:w="607"/>
        <w:gridCol w:w="567"/>
        <w:gridCol w:w="827"/>
        <w:gridCol w:w="691"/>
        <w:gridCol w:w="651"/>
      </w:tblGrid>
      <w:tr w:rsidR="00253388" w:rsidRPr="000C673A" w14:paraId="240865CF" w14:textId="77777777" w:rsidTr="002E79B6">
        <w:trPr>
          <w:trHeight w:val="756"/>
          <w:jc w:val="center"/>
        </w:trPr>
        <w:tc>
          <w:tcPr>
            <w:tcW w:w="10289" w:type="dxa"/>
            <w:gridSpan w:val="11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39058692" w14:textId="349D2C3A" w:rsidR="00253388" w:rsidRPr="000C673A" w:rsidRDefault="00604C10" w:rsidP="00604C10">
            <w:pPr>
              <w:spacing w:after="0" w:line="240" w:lineRule="auto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0C673A">
              <w:rPr>
                <w:rFonts w:asciiTheme="majorHAnsi" w:eastAsiaTheme="majorEastAsia" w:hAnsiTheme="majorHAnsi" w:cstheme="majorBidi"/>
                <w:color w:val="1F4D78" w:themeColor="accent1" w:themeShade="7F"/>
                <w:sz w:val="24"/>
                <w:szCs w:val="24"/>
              </w:rPr>
              <w:t>S</w:t>
            </w:r>
            <w:r>
              <w:rPr>
                <w:rFonts w:asciiTheme="majorHAnsi" w:eastAsiaTheme="majorEastAsia" w:hAnsiTheme="majorHAnsi" w:cstheme="majorBidi"/>
                <w:color w:val="1F4D78" w:themeColor="accent1" w:themeShade="7F"/>
                <w:sz w:val="24"/>
                <w:szCs w:val="24"/>
              </w:rPr>
              <w:t>2</w:t>
            </w:r>
            <w:r>
              <w:rPr>
                <w:rFonts w:asciiTheme="majorHAnsi" w:eastAsiaTheme="majorEastAsia" w:hAnsiTheme="majorHAnsi" w:cstheme="majorBidi"/>
                <w:color w:val="1F4D78" w:themeColor="accent1" w:themeShade="7F"/>
                <w:sz w:val="24"/>
                <w:szCs w:val="24"/>
              </w:rPr>
              <w:t xml:space="preserve"> </w:t>
            </w:r>
            <w:bookmarkStart w:id="0" w:name="_GoBack"/>
            <w:bookmarkEnd w:id="0"/>
            <w:r w:rsidR="00253388">
              <w:rPr>
                <w:rFonts w:asciiTheme="majorHAnsi" w:eastAsiaTheme="majorEastAsia" w:hAnsiTheme="majorHAnsi" w:cstheme="majorBidi"/>
                <w:color w:val="1F4D78" w:themeColor="accent1" w:themeShade="7F"/>
                <w:sz w:val="24"/>
                <w:szCs w:val="24"/>
              </w:rPr>
              <w:t>Table.</w:t>
            </w:r>
            <w:r w:rsidR="00253388" w:rsidRPr="000C673A">
              <w:rPr>
                <w:rFonts w:asciiTheme="majorHAnsi" w:eastAsiaTheme="majorEastAsia" w:hAnsiTheme="majorHAnsi" w:cstheme="majorBidi"/>
                <w:color w:val="1F4D78" w:themeColor="accent1" w:themeShade="7F"/>
                <w:sz w:val="24"/>
                <w:szCs w:val="24"/>
              </w:rPr>
              <w:t xml:space="preserve"> Number of documented confirmed 1st trimester artemisinins treatment</w:t>
            </w:r>
          </w:p>
        </w:tc>
      </w:tr>
      <w:tr w:rsidR="000C673A" w:rsidRPr="000C673A" w14:paraId="5AD35DF2" w14:textId="77777777" w:rsidTr="002E79B6">
        <w:trPr>
          <w:trHeight w:val="737"/>
          <w:jc w:val="center"/>
        </w:trPr>
        <w:tc>
          <w:tcPr>
            <w:tcW w:w="171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13676B6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Author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1750D0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Country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28137AF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Publication Yea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241F74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Number of confirmed first trimester treatment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7B7922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AL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86E4FE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AS*</w:t>
            </w:r>
          </w:p>
        </w:tc>
        <w:tc>
          <w:tcPr>
            <w:tcW w:w="60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AFB9C0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MAS</w:t>
            </w: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19D3C85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AS-SP</w:t>
            </w:r>
          </w:p>
        </w:tc>
        <w:tc>
          <w:tcPr>
            <w:tcW w:w="82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8275F7C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Art (IV/IM)</w:t>
            </w:r>
          </w:p>
        </w:tc>
        <w:tc>
          <w:tcPr>
            <w:tcW w:w="691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6986CF1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AQAS</w:t>
            </w:r>
          </w:p>
        </w:tc>
        <w:tc>
          <w:tcPr>
            <w:tcW w:w="651" w:type="dxa"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73C4AAA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DHA-PPQ</w:t>
            </w:r>
          </w:p>
        </w:tc>
      </w:tr>
      <w:tr w:rsidR="000C673A" w:rsidRPr="000C673A" w14:paraId="281E5784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7FD3A" w14:textId="48101DEF" w:rsidR="000C673A" w:rsidRPr="000C673A" w:rsidRDefault="000C673A" w:rsidP="007A5333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McGready</w: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NY0dyZWFkeTwvQXV0aG9yPjxZZWFyPjIwMTI8L1llYXI+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NY0dyZWFkeTwvQXV0aG9yPjxZZWFyPjIwMTI8L1llYXI+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7A5333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val="en-GB" w:eastAsia="en-GB"/>
              </w:rPr>
              <w:t>[1]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AA4F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Thai-Myanmar Border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84EC2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Updated and not yet publishe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241F0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0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88FB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F5A18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188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01E1C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8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01EB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8418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5^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67B8F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2F56B5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</w:tr>
      <w:tr w:rsidR="000C673A" w:rsidRPr="000C673A" w14:paraId="2294CCF1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01CE0" w14:textId="2D59285A" w:rsidR="000C673A" w:rsidRPr="000C673A" w:rsidRDefault="000C673A" w:rsidP="007A5333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Deen</w: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EZWVuPC9BdXRob3I+PFllYXI+MjAwMTwvWWVhcj48UmVj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EZWVuPC9BdXRob3I+PFllYXI+MjAwMTwvWWVhcj48UmVj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7A5333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val="en-GB" w:eastAsia="en-GB"/>
              </w:rPr>
              <w:t>[2]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08083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Gambia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EF1D7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08D31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7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53A3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7FACB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D264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20DD1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77</w:t>
            </w:r>
          </w:p>
        </w:tc>
        <w:tc>
          <w:tcPr>
            <w:tcW w:w="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8E25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61090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A3A243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</w:tr>
      <w:tr w:rsidR="000C673A" w:rsidRPr="000C673A" w14:paraId="1F3AFF0E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702E8" w14:textId="506DC5F5" w:rsidR="000C673A" w:rsidRPr="000C673A" w:rsidRDefault="000C673A" w:rsidP="007A5333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Adam</w: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BZGFtPC9BdXRob3I+PFllYXI+MjAwOTwvWWVhcj48UmVj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BZGFtPC9BdXRob3I+PFllYXI+MjAwOTwvWWVhcj48UmVj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7A5333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val="en-GB" w:eastAsia="en-GB"/>
              </w:rPr>
              <w:t>[3]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75173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Sudan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C9A72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DD00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22A08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34310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05B3C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8DCE6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11</w:t>
            </w:r>
          </w:p>
        </w:tc>
        <w:tc>
          <w:tcPr>
            <w:tcW w:w="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F34B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48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85AC5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3256DB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0C673A" w:rsidRPr="000C673A" w14:paraId="7B2735AB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77A5A" w14:textId="1E5029DD" w:rsidR="000C673A" w:rsidRPr="000C673A" w:rsidRDefault="000C673A" w:rsidP="007A5333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Manyando</w: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NYW55YW5kbzwvQXV0aG9yPjxZZWFyPjIwMTA8L1llYXI+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NYW55YW5kbzwvQXV0aG9yPjxZZWFyPjIwMTA8L1llYXI+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7A5333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val="en-GB" w:eastAsia="en-GB"/>
              </w:rPr>
              <w:t>[4]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DA65C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Zambia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40531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806B0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5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5584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15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809B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A53C0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BE08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0FF3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ACDED0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ECC3FB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</w:tr>
      <w:tr w:rsidR="000C673A" w:rsidRPr="000C673A" w14:paraId="70320428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2D7E2" w14:textId="0462BF4F" w:rsidR="000C673A" w:rsidRPr="000C673A" w:rsidRDefault="000C673A" w:rsidP="007A5333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Rulisa</w: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SdWxpc2E8L0F1dGhvcj48WWVhcj4yMDEyPC9ZZWFyPjxS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SdWxpc2E8L0F1dGhvcj48WWVhcj4yMDEyPC9ZZWFyPjxS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7A5333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val="en-GB" w:eastAsia="en-GB"/>
              </w:rPr>
              <w:t>[5]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0CF31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Rwanda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97FB0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46A90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9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8F82B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9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56C01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D28C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2EA0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A1406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EE440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D73C53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</w:tr>
      <w:tr w:rsidR="000C673A" w:rsidRPr="000C673A" w14:paraId="06C98DB8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661B9" w14:textId="5B51D9C4" w:rsidR="000C673A" w:rsidRPr="000C673A" w:rsidRDefault="000C673A" w:rsidP="007A5333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Mosha</w: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&gt;&lt;Author&gt;Mosha&lt;/Author&gt;&lt;Year&gt;2014&lt;/Year&gt;&lt;RecNum&gt;40&lt;/RecNum&gt;&lt;DisplayText&gt;[6]&lt;/DisplayText&gt;&lt;record&gt;&lt;rec-number&gt;40&lt;/rec-number&gt;&lt;foreign-keys&gt;&lt;key app="EN" db-id="xtxt0wtaa5satxeztp7pp2aj5pxzwrp9xat0" timestamp="1432916337"&gt;40&lt;/key&gt;&lt;/foreign-keys&gt;&lt;ref-type name="Journal Article"&gt;17&lt;/ref-type&gt;&lt;contributors&gt;&lt;authors&gt;&lt;author&gt;Mosha, D.&lt;/author&gt;&lt;author&gt;Mazuguni, F.&lt;/author&gt;&lt;author&gt;Mrema, S.&lt;/author&gt;&lt;author&gt;Sevene, E.&lt;/author&gt;&lt;author&gt;Abdulla, S.&lt;/author&gt;&lt;author&gt;Genton, B.&lt;/author&gt;&lt;/authors&gt;&lt;/contributors&gt;&lt;auth-address&gt;Ifakara Health Institute, Rufiji HDSS, P,O Box 40, Rufiji, Tanzania. dfmosha@hotmail.com.&lt;/auth-address&gt;&lt;titles&gt;&lt;title&gt;Safety of artemether-lumefantrine exposure in first trimester of pregnancy: an observational cohort&lt;/title&gt;&lt;secondary-title&gt;Malar J&lt;/secondary-title&gt;&lt;/titles&gt;&lt;periodical&gt;&lt;full-title&gt;Malar J&lt;/full-title&gt;&lt;/periodical&gt;&lt;pages&gt;197&lt;/pages&gt;&lt;volume&gt;13&lt;/volume&gt;&lt;number&gt;1&lt;/number&gt;&lt;edition&gt;2014/06/03&lt;/edition&gt;&lt;dates&gt;&lt;year&gt;2014&lt;/year&gt;&lt;/dates&gt;&lt;isbn&gt;1475-2875 (Electronic)&amp;#xD;1475-2875 (Linking)&lt;/isbn&gt;&lt;accession-num&gt;24884890&lt;/accession-num&gt;&lt;urls&gt;&lt;related-urls&gt;&lt;url&gt;http://www.ncbi.nlm.nih.gov/pubmed/24884890&lt;/url&gt;&lt;/related-urls&gt;&lt;/urls&gt;&lt;custom2&gt;4040412&lt;/custom2&gt;&lt;electronic-resource-num&gt;10.1186/1475-2875-13-197&amp;#xD;1475-2875-13-197 [pii]&lt;/electronic-resource-num&gt;&lt;language&gt;eng&lt;/language&gt;&lt;/record&gt;&lt;/Cite&gt;&lt;/EndNote&gt;</w:instrTex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7A5333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val="en-GB" w:eastAsia="en-GB"/>
              </w:rPr>
              <w:t>[6]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FE553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Tanzania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D894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93B3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6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2A56C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16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0E94A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2998B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9454A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3C88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21AA8F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98ED03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</w:tr>
      <w:tr w:rsidR="000C673A" w:rsidRPr="000C673A" w14:paraId="7A9EB3B0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E889B" w14:textId="6E1C2A83" w:rsidR="000C673A" w:rsidRPr="000C673A" w:rsidRDefault="000C673A" w:rsidP="007A5333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Poespoprodjo</w: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Qb2VzcG9wcm9kam88L0F1dGhvcj48WWVhcj4yMDE0PC9Z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=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Qb2VzcG9wcm9kam88L0F1dGhvcj48WWVhcj4yMDE0PC9Z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=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7A5333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val="en-GB" w:eastAsia="en-GB"/>
              </w:rPr>
              <w:t>[7]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BAE6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Indonesia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F58DA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0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06115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9642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514CB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BB903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59F4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D266F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486BE2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5F9331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13</w:t>
            </w:r>
          </w:p>
        </w:tc>
      </w:tr>
      <w:tr w:rsidR="000C673A" w:rsidRPr="000C673A" w14:paraId="11F850A6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04E90" w14:textId="4997DC86" w:rsidR="000C673A" w:rsidRPr="000C673A" w:rsidRDefault="000C673A" w:rsidP="007A5333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Dellicour</w: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EZWxsaWNvdXIgUzwvQXV0aG9yPjxSZWNOdW0+NjE8L1Jl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>
                <w:fldData xml:space="preserve">PEVuZE5vdGU+PENpdGU+PEF1dGhvcj5EZWxsaWNvdXIgUzwvQXV0aG9yPjxSZWNOdW0+NjE8L1Jl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</w:fldData>
              </w:fldCha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.DATA </w:instrTex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7A5333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val="en-GB" w:eastAsia="en-GB"/>
              </w:rPr>
              <w:t>[8,9]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2CC3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Kenya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24FDF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Not yet publishe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F06B0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05E42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8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CFF6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E6B02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BF0B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F414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8FB1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68711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</w:tr>
      <w:tr w:rsidR="000C673A" w:rsidRPr="000C673A" w14:paraId="4801D364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AAFFE" w14:textId="61F3E11C" w:rsidR="000C673A" w:rsidRPr="000C673A" w:rsidRDefault="000C673A" w:rsidP="007A5333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evene</w: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&gt;&lt;Author&gt;Tinto H&lt;/Author&gt;&lt;RecNum&gt;38&lt;/RecNum&gt;&lt;DisplayText&gt;[9]&lt;/DisplayText&gt;&lt;record&gt;&lt;rec-number&gt;38&lt;/rec-number&gt;&lt;foreign-keys&gt;&lt;key app="EN" db-id="xtxt0wtaa5satxeztp7pp2aj5pxzwrp9xat0" timestamp="1432916240"&gt;38&lt;/key&gt;&lt;/foreign-keys&gt;&lt;ref-type name="Journal Article"&gt;17&lt;/ref-type&gt;&lt;contributors&gt;&lt;authors&gt;&lt;author&gt;Tinto H,&lt;/author&gt;&lt;author&gt;Sevene E, &lt;/author&gt;&lt;author&gt;Dellicour S, &lt;/author&gt;&lt;author&gt;Macete E, &lt;/author&gt;&lt;author&gt;d’Alessandro U, &lt;/author&gt;&lt;author&gt;ter Kuile FO, &lt;/author&gt;&lt;author&gt;Calip GS, &lt;/author&gt;&lt;author&gt;Nakanabo-Diallo S, &lt;/author&gt;&lt;author&gt;Valea I, &lt;/author&gt;&lt;author&gt;Sorgho H,&lt;/author&gt;&lt;author&gt;Ouma P, &lt;/author&gt;&lt;author&gt;Desai M, &lt;/author&gt;&lt;author&gt;Stergachis A,&lt;/author&gt;&lt;/authors&gt;&lt;/contributors&gt;&lt;titles&gt;&lt;title&gt;Assessment of the Safety of Antimalarial Drug Use during Early Pregnancy: protocol for a multicenter prospective cohort study in Burkina Faso, Kenya and Mozambique&lt;/title&gt;&lt;secondary-title&gt;Reproductive Health&lt;/secondary-title&gt;&lt;/titles&gt;&lt;periodical&gt;&lt;full-title&gt;Reproductive Health&lt;/full-title&gt;&lt;/periodical&gt;&lt;volume&gt;Submitted&lt;/volume&gt;&lt;dates&gt;&lt;/dates&gt;&lt;urls&gt;&lt;/urls&gt;&lt;/record&gt;&lt;/Cite&gt;&lt;/EndNote&gt;</w:instrTex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7A5333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val="en-GB" w:eastAsia="en-GB"/>
              </w:rPr>
              <w:t>[9]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E8C40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ozambique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73929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Not yet publishe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89F6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90805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2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55F1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EB754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BB22F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FA4C7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15A35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AE7D18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</w:tr>
      <w:tr w:rsidR="000C673A" w:rsidRPr="000C673A" w14:paraId="24401DAA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77CB9" w14:textId="640FE69B" w:rsidR="000C673A" w:rsidRPr="000C673A" w:rsidRDefault="000C673A" w:rsidP="007A5333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Tinto</w:t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7A5333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&gt;&lt;Author&gt;Tinto H&lt;/Author&gt;&lt;RecNum&gt;38&lt;/RecNum&gt;&lt;DisplayText&gt;[9]&lt;/DisplayText&gt;&lt;record&gt;&lt;rec-number&gt;38&lt;/rec-number&gt;&lt;foreign-keys&gt;&lt;key app="EN" db-id="xtxt0wtaa5satxeztp7pp2aj5pxzwrp9xat0" timestamp="1432916240"&gt;38&lt;/key&gt;&lt;/foreign-keys&gt;&lt;ref-type name="Journal Article"&gt;17&lt;/ref-type&gt;&lt;contributors&gt;&lt;authors&gt;&lt;author&gt;Tinto H,&lt;/author&gt;&lt;author&gt;Sevene E, &lt;/author&gt;&lt;author&gt;Dellicour S, &lt;/author&gt;&lt;author&gt;Macete E, &lt;/author&gt;&lt;author&gt;d’Alessandro U, &lt;/author&gt;&lt;author&gt;ter Kuile FO, &lt;/author&gt;&lt;author&gt;Calip GS, &lt;/author&gt;&lt;author&gt;Nakanabo-Diallo S, &lt;/author&gt;&lt;author&gt;Valea I, &lt;/author&gt;&lt;author&gt;Sorgho H,&lt;/author&gt;&lt;author&gt;Ouma P, &lt;/author&gt;&lt;author&gt;Desai M, &lt;/author&gt;&lt;author&gt;Stergachis A,&lt;/author&gt;&lt;/authors&gt;&lt;/contributors&gt;&lt;titles&gt;&lt;title&gt;Assessment of the Safety of Antimalarial Drug Use during Early Pregnancy: protocol for a multicenter prospective cohort study in Burkina Faso, Kenya and Mozambique&lt;/title&gt;&lt;secondary-title&gt;Reproductive Health&lt;/secondary-title&gt;&lt;/titles&gt;&lt;periodical&gt;&lt;full-title&gt;Reproductive Health&lt;/full-title&gt;&lt;/periodical&gt;&lt;volume&gt;Submitted&lt;/volume&gt;&lt;dates&gt;&lt;/dates&gt;&lt;urls&gt;&lt;/urls&gt;&lt;/record&gt;&lt;/Cite&gt;&lt;/EndNote&gt;</w:instrTex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7A5333">
              <w:rPr>
                <w:rFonts w:eastAsia="Times New Roman" w:cs="Times New Roman"/>
                <w:b/>
                <w:bCs/>
                <w:noProof/>
                <w:color w:val="000000"/>
                <w:sz w:val="20"/>
                <w:szCs w:val="20"/>
                <w:lang w:val="en-GB" w:eastAsia="en-GB"/>
              </w:rPr>
              <w:t>[9]</w:t>
            </w: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86D11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Burkina Faso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D174A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Not yet publishe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36438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8BFBE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09831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B642B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EB3B2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8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0609F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  <w:tc>
          <w:tcPr>
            <w:tcW w:w="69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478D01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0C673A">
              <w:rPr>
                <w:color w:val="000000"/>
                <w:sz w:val="20"/>
                <w:szCs w:val="20"/>
                <w:lang w:val="en-GB"/>
              </w:rPr>
              <w:t>40</w:t>
            </w:r>
          </w:p>
        </w:tc>
        <w:tc>
          <w:tcPr>
            <w:tcW w:w="6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91FA7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</w:p>
        </w:tc>
      </w:tr>
      <w:tr w:rsidR="000C673A" w:rsidRPr="000C673A" w14:paraId="3F253F04" w14:textId="77777777" w:rsidTr="002E79B6">
        <w:trPr>
          <w:trHeight w:val="454"/>
          <w:jc w:val="center"/>
        </w:trPr>
        <w:tc>
          <w:tcPr>
            <w:tcW w:w="17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BECDFC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Total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4F1247A" w14:textId="77777777" w:rsidR="000C673A" w:rsidRPr="000C673A" w:rsidRDefault="000C673A" w:rsidP="000C673A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 </w:t>
            </w:r>
          </w:p>
        </w:tc>
        <w:tc>
          <w:tcPr>
            <w:tcW w:w="14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110D54" w14:textId="77777777" w:rsidR="000C673A" w:rsidRPr="000C673A" w:rsidRDefault="000C673A" w:rsidP="000C673A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 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38FB0C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102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C03E9A9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54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D27AAE5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188</w:t>
            </w:r>
          </w:p>
        </w:tc>
        <w:tc>
          <w:tcPr>
            <w:tcW w:w="6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5D3FD5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89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0ABC163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88</w:t>
            </w:r>
          </w:p>
        </w:tc>
        <w:tc>
          <w:tcPr>
            <w:tcW w:w="8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826BC53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58</w:t>
            </w:r>
          </w:p>
        </w:tc>
        <w:tc>
          <w:tcPr>
            <w:tcW w:w="6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1368F6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40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AE70AD" w14:textId="77777777" w:rsidR="000C673A" w:rsidRPr="000C673A" w:rsidRDefault="000C673A" w:rsidP="000C673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b/>
                <w:bCs/>
                <w:color w:val="000000"/>
                <w:sz w:val="20"/>
                <w:szCs w:val="20"/>
                <w:lang w:val="en-GB"/>
              </w:rPr>
              <w:t>18</w:t>
            </w:r>
          </w:p>
        </w:tc>
      </w:tr>
      <w:tr w:rsidR="000C673A" w:rsidRPr="000C673A" w14:paraId="58ED1298" w14:textId="77777777" w:rsidTr="002E79B6">
        <w:trPr>
          <w:trHeight w:val="195"/>
          <w:jc w:val="center"/>
        </w:trPr>
        <w:tc>
          <w:tcPr>
            <w:tcW w:w="10289" w:type="dxa"/>
            <w:gridSpan w:val="11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EF4FB4" w14:textId="77777777" w:rsidR="000C673A" w:rsidRPr="000C673A" w:rsidRDefault="000C673A" w:rsidP="000C673A">
            <w:pPr>
              <w:spacing w:after="0" w:line="240" w:lineRule="auto"/>
              <w:rPr>
                <w:rFonts w:cs="Arial"/>
                <w:sz w:val="20"/>
                <w:szCs w:val="20"/>
                <w:lang w:val="en-GB"/>
              </w:rPr>
            </w:pPr>
            <w:r w:rsidRPr="000C673A">
              <w:rPr>
                <w:rFonts w:cs="Arial"/>
                <w:sz w:val="20"/>
                <w:szCs w:val="20"/>
                <w:lang w:val="en-GB"/>
              </w:rPr>
              <w:t xml:space="preserve">*AS for 7 days either as monotherapy n=147;  or as a non-fixed combination including </w:t>
            </w:r>
            <w:proofErr w:type="spellStart"/>
            <w:r w:rsidRPr="000C673A">
              <w:rPr>
                <w:rFonts w:cs="Arial"/>
                <w:sz w:val="20"/>
                <w:szCs w:val="20"/>
                <w:lang w:val="en-GB"/>
              </w:rPr>
              <w:t>AS+Clindamycin</w:t>
            </w:r>
            <w:proofErr w:type="spellEnd"/>
            <w:r w:rsidRPr="000C673A">
              <w:rPr>
                <w:rFonts w:cs="Arial"/>
                <w:sz w:val="20"/>
                <w:szCs w:val="20"/>
                <w:lang w:val="en-GB"/>
              </w:rPr>
              <w:t xml:space="preserve"> n=36; AS + Doxycycline n=3; AS + atovaquone-proguanil n=2;</w:t>
            </w:r>
          </w:p>
          <w:p w14:paraId="01D163C4" w14:textId="77777777" w:rsidR="000C673A" w:rsidRPr="000C673A" w:rsidRDefault="000C673A" w:rsidP="000C673A">
            <w:pPr>
              <w:spacing w:after="0" w:line="240" w:lineRule="auto"/>
              <w:rPr>
                <w:rFonts w:cs="Arial"/>
                <w:sz w:val="20"/>
                <w:szCs w:val="20"/>
                <w:lang w:val="en-GB"/>
              </w:rPr>
            </w:pPr>
            <w:r w:rsidRPr="000C673A">
              <w:rPr>
                <w:rFonts w:cs="Arial"/>
                <w:sz w:val="20"/>
                <w:szCs w:val="20"/>
                <w:lang w:val="en-GB"/>
              </w:rPr>
              <w:t xml:space="preserve"> ^ Includes one women treated with Artemether IM for 6 days.</w:t>
            </w:r>
          </w:p>
        </w:tc>
      </w:tr>
      <w:tr w:rsidR="000C673A" w:rsidRPr="000C673A" w14:paraId="09A3EC7D" w14:textId="77777777" w:rsidTr="002E79B6">
        <w:trPr>
          <w:trHeight w:val="195"/>
          <w:jc w:val="center"/>
        </w:trPr>
        <w:tc>
          <w:tcPr>
            <w:tcW w:w="10289" w:type="dxa"/>
            <w:gridSpan w:val="11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9EF3A7F" w14:textId="77777777" w:rsidR="000C673A" w:rsidRPr="000C673A" w:rsidRDefault="000C673A" w:rsidP="000C673A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0C673A">
              <w:rPr>
                <w:rFonts w:cs="Arial"/>
                <w:b/>
                <w:sz w:val="20"/>
                <w:szCs w:val="20"/>
                <w:lang w:val="en-GB"/>
              </w:rPr>
              <w:t>Acronyms:</w:t>
            </w:r>
            <w:r w:rsidRPr="000C673A">
              <w:rPr>
                <w:rFonts w:cs="Arial"/>
                <w:sz w:val="20"/>
                <w:szCs w:val="20"/>
                <w:lang w:val="en-GB"/>
              </w:rPr>
              <w:t xml:space="preserve"> AL, artemether-lumefantrine; AQAS, amodiaquine-artesunate; AS, artesunate; AS-SP, artesunate-sulphadoxine-pyrimethamine; Art, artesunate; DHA-PPQ, dihydroartemisinin-piperaquine; IM, intramuscular; IV, intravenous; MAS: mefloquine-artesunate.</w:t>
            </w:r>
          </w:p>
        </w:tc>
      </w:tr>
    </w:tbl>
    <w:p w14:paraId="75B4A725" w14:textId="77777777" w:rsidR="00027C8F" w:rsidRDefault="00027C8F" w:rsidP="000C673A">
      <w:pPr>
        <w:rPr>
          <w:b/>
          <w:lang w:val="en-GB"/>
        </w:rPr>
      </w:pPr>
    </w:p>
    <w:p w14:paraId="10703A1D" w14:textId="6A0CCAB1" w:rsidR="00027C8F" w:rsidRDefault="00027C8F" w:rsidP="000C673A">
      <w:pPr>
        <w:rPr>
          <w:b/>
          <w:lang w:val="en-GB"/>
        </w:rPr>
      </w:pPr>
      <w:r>
        <w:rPr>
          <w:b/>
          <w:lang w:val="en-GB"/>
        </w:rPr>
        <w:t>References</w:t>
      </w:r>
    </w:p>
    <w:p w14:paraId="1E08E600" w14:textId="77777777" w:rsidR="007A5333" w:rsidRPr="007A5333" w:rsidRDefault="00027C8F" w:rsidP="007A5333">
      <w:pPr>
        <w:pStyle w:val="EndNoteBibliography"/>
      </w:pPr>
      <w:r>
        <w:rPr>
          <w:b/>
          <w:lang w:val="en-GB"/>
        </w:rPr>
        <w:fldChar w:fldCharType="begin"/>
      </w:r>
      <w:r>
        <w:rPr>
          <w:b/>
          <w:lang w:val="en-GB"/>
        </w:rPr>
        <w:instrText xml:space="preserve"> ADDIN EN.REFLIST </w:instrText>
      </w:r>
      <w:r>
        <w:rPr>
          <w:b/>
          <w:lang w:val="en-GB"/>
        </w:rPr>
        <w:fldChar w:fldCharType="separate"/>
      </w:r>
      <w:r w:rsidR="007A5333" w:rsidRPr="007A5333">
        <w:t>1.</w:t>
      </w:r>
      <w:r w:rsidR="007A5333" w:rsidRPr="007A5333">
        <w:tab/>
        <w:t>McGready R, Lee SJ, Wiladphaingern J, Ashley EA, Rijken MJ, Boel M, et al. Adverse effects of falciparum and vivax malaria and the safety of antimalarial treatment in early pregnancy: a population-based study. Lancet Infect Dis. 2012;12(5):388-96. Epub 2011/12/16. doi: 10.1016/S1473-3099(11)70339-5</w:t>
      </w:r>
    </w:p>
    <w:p w14:paraId="14E196EC" w14:textId="77777777" w:rsidR="007A5333" w:rsidRPr="007A5333" w:rsidRDefault="007A5333" w:rsidP="007A5333">
      <w:pPr>
        <w:pStyle w:val="EndNoteBibliography"/>
        <w:spacing w:after="0"/>
      </w:pPr>
      <w:r w:rsidRPr="007A5333">
        <w:t>S1473-3099(11)70339-5 [pii]. PubMed PMID: 22169409; PubMed Central PMCID: PMC3346948.</w:t>
      </w:r>
    </w:p>
    <w:p w14:paraId="051E7CD0" w14:textId="77777777" w:rsidR="007A5333" w:rsidRPr="008F09C5" w:rsidRDefault="007A5333" w:rsidP="007A5333">
      <w:pPr>
        <w:pStyle w:val="EndNoteBibliography"/>
        <w:spacing w:after="0"/>
        <w:rPr>
          <w:lang w:val="pt-PT"/>
        </w:rPr>
      </w:pPr>
      <w:r w:rsidRPr="007A5333">
        <w:t>2.</w:t>
      </w:r>
      <w:r w:rsidRPr="007A5333">
        <w:tab/>
        <w:t xml:space="preserve">Deen JL, von Seidlein L, Pinder M, Walraven GE, Greenwood BM. The safety of the combination artesunate and pyrimethamine-sulfadoxine given during pregnancy. </w:t>
      </w:r>
      <w:r w:rsidRPr="008F09C5">
        <w:rPr>
          <w:lang w:val="pt-PT"/>
        </w:rPr>
        <w:t>Trans R Soc Trop Med Hyg. 2001;95(4):424-8. PubMed PMID: 11579889.</w:t>
      </w:r>
    </w:p>
    <w:p w14:paraId="457C2162" w14:textId="77777777" w:rsidR="007A5333" w:rsidRPr="007A5333" w:rsidRDefault="007A5333" w:rsidP="007A5333">
      <w:pPr>
        <w:pStyle w:val="EndNoteBibliography"/>
        <w:spacing w:after="0"/>
      </w:pPr>
      <w:r w:rsidRPr="008F09C5">
        <w:rPr>
          <w:lang w:val="pt-PT"/>
        </w:rPr>
        <w:t>3.</w:t>
      </w:r>
      <w:r w:rsidRPr="008F09C5">
        <w:rPr>
          <w:lang w:val="pt-PT"/>
        </w:rPr>
        <w:tab/>
        <w:t xml:space="preserve">Adam I, Elhassan EM, Omer EM, Abdulla MA, Mahgoub HM, Adam GK. </w:t>
      </w:r>
      <w:r w:rsidRPr="007A5333">
        <w:t>Safety of artemisinins during early pregnancy, assessed in 62 Sudanese women. Annals of tropical medicine and parasitology. 2009;103(3):205-10. Epub 2009/04/04. doi: 10.1179/136485909X398285. PubMed PMID: 19341535.</w:t>
      </w:r>
    </w:p>
    <w:p w14:paraId="705E10B5" w14:textId="77777777" w:rsidR="007A5333" w:rsidRPr="007A5333" w:rsidRDefault="007A5333" w:rsidP="007A5333">
      <w:pPr>
        <w:pStyle w:val="EndNoteBibliography"/>
      </w:pPr>
      <w:r w:rsidRPr="008F09C5">
        <w:rPr>
          <w:lang w:val="pt-PT"/>
        </w:rPr>
        <w:lastRenderedPageBreak/>
        <w:t>4.</w:t>
      </w:r>
      <w:r w:rsidRPr="008F09C5">
        <w:rPr>
          <w:lang w:val="pt-PT"/>
        </w:rPr>
        <w:tab/>
        <w:t xml:space="preserve">Manyando C, Mkandawire R, Puma L, Sinkala M, Mpabalwani E, Njunju E, et al. </w:t>
      </w:r>
      <w:r w:rsidRPr="007A5333">
        <w:t>Safety of artemether-lumefantrine in pregnant women with malaria: results of a prospective cohort study in Zambia. Malar J. 2010;9:249. Epub 2010/09/03. doi: 10.1186/1475-2875-9-249</w:t>
      </w:r>
    </w:p>
    <w:p w14:paraId="08AD5FE5" w14:textId="77777777" w:rsidR="007A5333" w:rsidRPr="007A5333" w:rsidRDefault="007A5333" w:rsidP="007A5333">
      <w:pPr>
        <w:pStyle w:val="EndNoteBibliography"/>
        <w:spacing w:after="0"/>
      </w:pPr>
      <w:r w:rsidRPr="007A5333">
        <w:t>1475-2875-9-249 [pii]. PubMed PMID: 20809964; PubMed Central PMCID: PMC2944339.</w:t>
      </w:r>
    </w:p>
    <w:p w14:paraId="0C182D31" w14:textId="77777777" w:rsidR="007A5333" w:rsidRPr="007A5333" w:rsidRDefault="007A5333" w:rsidP="007A5333">
      <w:pPr>
        <w:pStyle w:val="EndNoteBibliography"/>
      </w:pPr>
      <w:r w:rsidRPr="008F09C5">
        <w:rPr>
          <w:lang w:val="pt-PT"/>
        </w:rPr>
        <w:t>5.</w:t>
      </w:r>
      <w:r w:rsidRPr="008F09C5">
        <w:rPr>
          <w:lang w:val="pt-PT"/>
        </w:rPr>
        <w:tab/>
        <w:t xml:space="preserve">Rulisa S, Kaligirwa N, Agaba S, Karema C, Mens PF, de Vries PJ. </w:t>
      </w:r>
      <w:r w:rsidRPr="007A5333">
        <w:t>Pharmacovigilance of artemether-lumefantrine in pregnant women followed until delivery in Rwanda. Malar J. 2012;11:225. Epub 2012/07/10. doi: 10.1186/1475-2875-11-225</w:t>
      </w:r>
    </w:p>
    <w:p w14:paraId="62AAEA52" w14:textId="77777777" w:rsidR="007A5333" w:rsidRPr="007A5333" w:rsidRDefault="007A5333" w:rsidP="007A5333">
      <w:pPr>
        <w:pStyle w:val="EndNoteBibliography"/>
        <w:spacing w:after="0"/>
      </w:pPr>
      <w:r w:rsidRPr="007A5333">
        <w:t>1475-2875-11-225 [pii]. PubMed PMID: 22770264; PubMed Central PMCID: PMC3407697.</w:t>
      </w:r>
    </w:p>
    <w:p w14:paraId="6333B1C2" w14:textId="77777777" w:rsidR="007A5333" w:rsidRPr="007A5333" w:rsidRDefault="007A5333" w:rsidP="007A5333">
      <w:pPr>
        <w:pStyle w:val="EndNoteBibliography"/>
      </w:pPr>
      <w:r w:rsidRPr="007A5333">
        <w:t>6.</w:t>
      </w:r>
      <w:r w:rsidRPr="007A5333">
        <w:tab/>
        <w:t>Mosha D, Mazuguni F, Mrema S, Sevene E, Abdulla S, Genton B. Safety of artemether-lumefantrine exposure in first trimester of pregnancy: an observational cohort. Malar J. 2014;13(1):197. Epub 2014/06/03. doi: 10.1186/1475-2875-13-197</w:t>
      </w:r>
    </w:p>
    <w:p w14:paraId="4F1D2468" w14:textId="77777777" w:rsidR="007A5333" w:rsidRPr="007A5333" w:rsidRDefault="007A5333" w:rsidP="007A5333">
      <w:pPr>
        <w:pStyle w:val="EndNoteBibliography"/>
        <w:spacing w:after="0"/>
      </w:pPr>
      <w:r w:rsidRPr="007A5333">
        <w:t>1475-2875-13-197 [pii]. PubMed PMID: 24884890; PubMed Central PMCID: PMC4040412.</w:t>
      </w:r>
    </w:p>
    <w:p w14:paraId="34BEB510" w14:textId="77777777" w:rsidR="007A5333" w:rsidRPr="007A5333" w:rsidRDefault="007A5333" w:rsidP="007A5333">
      <w:pPr>
        <w:pStyle w:val="EndNoteBibliography"/>
      </w:pPr>
      <w:r w:rsidRPr="008F09C5">
        <w:rPr>
          <w:lang w:val="pt-PT"/>
        </w:rPr>
        <w:t>7.</w:t>
      </w:r>
      <w:r w:rsidRPr="008F09C5">
        <w:rPr>
          <w:lang w:val="pt-PT"/>
        </w:rPr>
        <w:tab/>
        <w:t xml:space="preserve">Poespoprodjo JR, Fobia W, Kenangalem E, Lampah DA, Sugiarto P, Tjitra E, et al. </w:t>
      </w:r>
      <w:r w:rsidRPr="007A5333">
        <w:t>Dihydroartemisinin-piperaquine treatment of multidrug resistant falciparum and vivax malaria in pregnancy. PLoS One. 2014;9(1):e84976. Epub 2014/01/28. doi: 10.1371/journal.pone.0084976</w:t>
      </w:r>
    </w:p>
    <w:p w14:paraId="736F77F3" w14:textId="77777777" w:rsidR="007A5333" w:rsidRPr="007A5333" w:rsidRDefault="007A5333" w:rsidP="007A5333">
      <w:pPr>
        <w:pStyle w:val="EndNoteBibliography"/>
        <w:spacing w:after="0"/>
      </w:pPr>
      <w:r w:rsidRPr="007A5333">
        <w:t>PONE-D-13-37045 [pii]. PubMed PMID: 24465458; PubMed Central PMCID: PMC3894943.</w:t>
      </w:r>
    </w:p>
    <w:p w14:paraId="461F8E25" w14:textId="77777777" w:rsidR="007A5333" w:rsidRPr="008F09C5" w:rsidRDefault="007A5333" w:rsidP="007A5333">
      <w:pPr>
        <w:pStyle w:val="EndNoteBibliography"/>
        <w:spacing w:after="0"/>
        <w:rPr>
          <w:lang w:val="pt-PT"/>
        </w:rPr>
      </w:pPr>
      <w:r w:rsidRPr="007A5333">
        <w:t>8.</w:t>
      </w:r>
      <w:r w:rsidRPr="007A5333">
        <w:tab/>
        <w:t xml:space="preserve">Dellicour S, Desai M, Aol G, Oneko M, Ouma P, Bigogo G, et al. Risks of miscarriage and inadvertent exposure to artemisinin derivatives in the first trimester of pregnancy: a prospective study in western Kenya. </w:t>
      </w:r>
      <w:r w:rsidRPr="008F09C5">
        <w:rPr>
          <w:lang w:val="pt-PT"/>
        </w:rPr>
        <w:t>In preparation.</w:t>
      </w:r>
    </w:p>
    <w:p w14:paraId="3C2BCAE0" w14:textId="77777777" w:rsidR="007A5333" w:rsidRPr="007A5333" w:rsidRDefault="007A5333" w:rsidP="007A5333">
      <w:pPr>
        <w:pStyle w:val="EndNoteBibliography"/>
      </w:pPr>
      <w:r w:rsidRPr="008F09C5">
        <w:rPr>
          <w:lang w:val="pt-PT"/>
        </w:rPr>
        <w:t>9.</w:t>
      </w:r>
      <w:r w:rsidRPr="008F09C5">
        <w:rPr>
          <w:lang w:val="pt-PT"/>
        </w:rPr>
        <w:tab/>
        <w:t xml:space="preserve">Tinto H, Sevene E, Dellicour S, Macete E, d’Alessandro U, ter Kuile FO, et al. </w:t>
      </w:r>
      <w:r w:rsidRPr="007A5333">
        <w:t>Assessment of the Safety of Antimalarial Drug Use during Early Pregnancy: protocol for a multicenter prospective cohort study in Burkina Faso, Kenya and Mozambique. Reproductive Health. Submitted.</w:t>
      </w:r>
    </w:p>
    <w:p w14:paraId="48B35119" w14:textId="78890904" w:rsidR="000C673A" w:rsidRPr="000C673A" w:rsidRDefault="00027C8F" w:rsidP="000C673A">
      <w:pPr>
        <w:rPr>
          <w:b/>
          <w:lang w:val="en-GB"/>
        </w:rPr>
      </w:pPr>
      <w:r>
        <w:rPr>
          <w:b/>
          <w:lang w:val="en-GB"/>
        </w:rPr>
        <w:fldChar w:fldCharType="end"/>
      </w:r>
    </w:p>
    <w:sectPr w:rsidR="000C673A" w:rsidRPr="000C673A" w:rsidSect="002E79B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C673A"/>
    <w:rsid w:val="00027C8F"/>
    <w:rsid w:val="00096AAC"/>
    <w:rsid w:val="000C673A"/>
    <w:rsid w:val="001419E2"/>
    <w:rsid w:val="00253388"/>
    <w:rsid w:val="002717C8"/>
    <w:rsid w:val="002E528A"/>
    <w:rsid w:val="002E79B6"/>
    <w:rsid w:val="005674CF"/>
    <w:rsid w:val="00604C10"/>
    <w:rsid w:val="006A0043"/>
    <w:rsid w:val="007A5333"/>
    <w:rsid w:val="008F09C5"/>
    <w:rsid w:val="00AA1468"/>
    <w:rsid w:val="00AC705B"/>
    <w:rsid w:val="00BC4BFC"/>
    <w:rsid w:val="00C95B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0BE76E"/>
  <w15:chartTrackingRefBased/>
  <w15:docId w15:val="{5FC7C815-E3C4-47FD-A5F1-4AEFBE0603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C673A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533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338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338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338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338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338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3388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27C8F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7C8F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27C8F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27C8F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172</Words>
  <Characters>6687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peranca Sevene</dc:creator>
  <cp:keywords/>
  <dc:description/>
  <cp:lastModifiedBy>Stephanie Dellicour</cp:lastModifiedBy>
  <cp:revision>3</cp:revision>
  <dcterms:created xsi:type="dcterms:W3CDTF">2017-03-03T20:16:00Z</dcterms:created>
  <dcterms:modified xsi:type="dcterms:W3CDTF">2017-03-03T20:17:00Z</dcterms:modified>
</cp:coreProperties>
</file>